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8503F4" w14:textId="40AAA466" w:rsidR="004B36BB" w:rsidRPr="005B3B0C" w:rsidRDefault="00292479" w:rsidP="005B3B0C">
      <w:pPr>
        <w:pBdr>
          <w:bottom w:val="single" w:sz="4" w:space="1" w:color="auto"/>
        </w:pBdr>
        <w:spacing w:line="36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bookmarkStart w:id="0" w:name="_GoBack"/>
      <w:bookmarkEnd w:id="0"/>
      <w:r w:rsidRPr="005B3B0C">
        <w:rPr>
          <w:rFonts w:ascii="Times New Roman" w:hAnsi="Times New Roman" w:cs="Times New Roman"/>
          <w:b/>
          <w:sz w:val="20"/>
          <w:szCs w:val="20"/>
          <w:lang w:val="en-GB"/>
        </w:rPr>
        <w:t xml:space="preserve">Supplemental </w:t>
      </w:r>
      <w:r w:rsidR="00B02BF7">
        <w:rPr>
          <w:rFonts w:ascii="Times New Roman" w:hAnsi="Times New Roman" w:cs="Times New Roman"/>
          <w:b/>
          <w:sz w:val="20"/>
          <w:szCs w:val="20"/>
          <w:lang w:val="en-GB"/>
        </w:rPr>
        <w:t>Material</w:t>
      </w:r>
      <w:r w:rsidR="00CD23BB" w:rsidRPr="005B3B0C">
        <w:rPr>
          <w:rFonts w:ascii="Times New Roman" w:hAnsi="Times New Roman" w:cs="Times New Roman"/>
          <w:sz w:val="20"/>
          <w:szCs w:val="20"/>
          <w:lang w:val="en-GB"/>
        </w:rPr>
        <w:br/>
        <w:t>Man</w:t>
      </w:r>
      <w:r w:rsidRPr="005B3B0C">
        <w:rPr>
          <w:rFonts w:ascii="Times New Roman" w:hAnsi="Times New Roman" w:cs="Times New Roman"/>
          <w:sz w:val="20"/>
          <w:szCs w:val="20"/>
          <w:lang w:val="en-GB"/>
        </w:rPr>
        <w:t>uscript number: PAINREPORTS-D-17-0007</w:t>
      </w:r>
      <w:r w:rsidR="00CD23BB" w:rsidRPr="005B3B0C">
        <w:rPr>
          <w:rFonts w:ascii="Times New Roman" w:hAnsi="Times New Roman" w:cs="Times New Roman"/>
          <w:sz w:val="20"/>
          <w:szCs w:val="20"/>
          <w:lang w:val="en-GB"/>
        </w:rPr>
        <w:br/>
        <w:t xml:space="preserve">Title: </w:t>
      </w:r>
      <w:r w:rsidR="004B36BB" w:rsidRPr="005B3B0C">
        <w:rPr>
          <w:rFonts w:ascii="Times New Roman" w:hAnsi="Times New Roman" w:cs="Times New Roman"/>
          <w:sz w:val="20"/>
          <w:szCs w:val="20"/>
          <w:lang w:val="en-GB"/>
        </w:rPr>
        <w:t>The impact of pain-related fear on neural pathways of pain modulation in chronic low back pain</w:t>
      </w:r>
    </w:p>
    <w:p w14:paraId="50E3F3CD" w14:textId="1849E253" w:rsidR="00B767A0" w:rsidRPr="00B82246" w:rsidRDefault="00B767A0" w:rsidP="005B3B0C">
      <w:pPr>
        <w:spacing w:line="360" w:lineRule="auto"/>
        <w:rPr>
          <w:rFonts w:ascii="Times New Roman" w:hAnsi="Times New Roman" w:cs="Times New Roman"/>
          <w:i/>
          <w:color w:val="000000"/>
          <w:sz w:val="20"/>
          <w:szCs w:val="20"/>
          <w:lang w:val="en-CA"/>
        </w:rPr>
      </w:pPr>
      <w:r w:rsidRPr="00B82246">
        <w:rPr>
          <w:rFonts w:ascii="Times New Roman" w:hAnsi="Times New Roman" w:cs="Times New Roman"/>
          <w:i/>
          <w:color w:val="000000"/>
          <w:sz w:val="20"/>
          <w:szCs w:val="20"/>
          <w:lang w:val="en-CA"/>
        </w:rPr>
        <w:t>Subject Recruitment and characteristics</w:t>
      </w:r>
    </w:p>
    <w:p w14:paraId="38689862" w14:textId="110F5B11" w:rsidR="00B767A0" w:rsidRPr="00B82246" w:rsidRDefault="00B82246" w:rsidP="001565C9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CA"/>
        </w:rPr>
      </w:pPr>
      <w:r>
        <w:rPr>
          <w:rFonts w:ascii="Times New Roman" w:hAnsi="Times New Roman" w:cs="Times New Roman"/>
          <w:color w:val="000000"/>
          <w:sz w:val="20"/>
          <w:szCs w:val="20"/>
          <w:lang w:val="en-CA"/>
        </w:rPr>
        <w:t>S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ubjects were recruited via </w:t>
      </w:r>
      <w:r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in </w:t>
      </w:r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local chiropractic and physiotherapy centers </w:t>
      </w:r>
      <w:r w:rsidR="005349BC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as well as via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online advertisements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.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Inclusion criteria for c</w:t>
      </w:r>
      <w:r w:rsidR="006C1B78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hronic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LBP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patients</w:t>
      </w:r>
      <w:r w:rsidR="005C47E8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were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low back pain of at least 6 months duration</w:t>
      </w:r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and </w:t>
      </w:r>
      <w:proofErr w:type="gramStart"/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age </w:t>
      </w:r>
      <w:r w:rsidR="00614971" w:rsidRP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≥</w:t>
      </w:r>
      <w:proofErr w:type="gramEnd"/>
      <w:r w:rsidR="00614971" w:rsidRP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>18</w:t>
      </w:r>
      <w:r w:rsidR="00996CA0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years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. Exclusion criteria wer</w:t>
      </w:r>
      <w:r w:rsidR="000F124E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e a history of psychiatric or neurological disorders and specific causes for the pain that were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ruled out by the chiropractor and/or</w:t>
      </w:r>
      <w:r w:rsidR="005349BC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manual therapist. For the hea</w:t>
      </w:r>
      <w:r w:rsidR="000F124E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l</w:t>
      </w:r>
      <w:r w:rsidR="005349BC">
        <w:rPr>
          <w:rFonts w:ascii="Times New Roman" w:hAnsi="Times New Roman" w:cs="Times New Roman"/>
          <w:color w:val="000000"/>
          <w:sz w:val="20"/>
          <w:szCs w:val="20"/>
          <w:lang w:val="en-CA"/>
        </w:rPr>
        <w:t>t</w:t>
      </w:r>
      <w:r w:rsidR="000F124E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hy controls e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xclusion cri</w:t>
      </w:r>
      <w:r w:rsidR="000F124E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teria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were </w:t>
      </w:r>
      <w:r w:rsidR="000F124E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past chronic pain episodes,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acute and/or recurrent back</w:t>
      </w:r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pain within the last 6 months,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a history of psychiatric or neurologica</w:t>
      </w:r>
      <w:r w:rsidR="005C27BD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l disorders</w:t>
      </w:r>
      <w:r w:rsidR="00614971" w:rsidRP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</w:t>
      </w:r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and </w:t>
      </w:r>
      <w:proofErr w:type="gramStart"/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>age</w:t>
      </w:r>
      <w:r w:rsidR="00614971" w:rsidRP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</w:t>
      </w:r>
      <w:r w:rsid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≤</w:t>
      </w:r>
      <w:proofErr w:type="gramEnd"/>
      <w:r w:rsidR="00614971" w:rsidRPr="00614971">
        <w:rPr>
          <w:rFonts w:ascii="Times New Roman" w:hAnsi="Times New Roman" w:cs="Times New Roman"/>
          <w:color w:val="000000"/>
          <w:sz w:val="20"/>
          <w:szCs w:val="20"/>
          <w:lang w:val="en-CA"/>
        </w:rPr>
        <w:t>18</w:t>
      </w:r>
      <w:r w:rsidR="00996CA0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years</w:t>
      </w:r>
      <w:r w:rsidR="005C27BD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. The groups were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gender-</w:t>
      </w:r>
      <w:r w:rsidR="005C27BD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and age-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matched (Pearson Chi-Square test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for gender</w:t>
      </w:r>
      <w:r w:rsidR="004572F6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: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x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vertAlign w:val="superscript"/>
          <w:lang w:val="en-CA"/>
        </w:rPr>
        <w:t>2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 = 2.506, p &gt; .05, two-sample t-test for age</w:t>
      </w:r>
      <w:r w:rsidR="004572F6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: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</w:t>
      </w:r>
      <w:proofErr w:type="gramStart"/>
      <w:r w:rsidR="006C6A64" w:rsidRPr="00B82246">
        <w:rPr>
          <w:rFonts w:ascii="Times New Roman" w:hAnsi="Times New Roman" w:cs="Times New Roman"/>
          <w:i/>
          <w:color w:val="000000"/>
          <w:sz w:val="20"/>
          <w:szCs w:val="20"/>
          <w:lang w:val="en-CA"/>
        </w:rPr>
        <w:t>t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(</w:t>
      </w:r>
      <w:proofErr w:type="gramEnd"/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38) = 1.874</w:t>
      </w:r>
      <w:r w:rsidR="00BE2031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, p &gt; </w:t>
      </w:r>
      <w:r w:rsidR="006C6A64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.05).</w:t>
      </w:r>
    </w:p>
    <w:p w14:paraId="20E863F8" w14:textId="75BAE131" w:rsidR="00BE2031" w:rsidRPr="00B82246" w:rsidRDefault="00BE2031" w:rsidP="005B3B0C">
      <w:pPr>
        <w:spacing w:line="360" w:lineRule="auto"/>
        <w:rPr>
          <w:rFonts w:ascii="Times New Roman" w:hAnsi="Times New Roman" w:cs="Times New Roman"/>
          <w:i/>
          <w:color w:val="000000"/>
          <w:sz w:val="20"/>
          <w:szCs w:val="20"/>
          <w:lang w:val="en-CA"/>
        </w:rPr>
      </w:pPr>
      <w:r w:rsidRPr="00B82246">
        <w:rPr>
          <w:rFonts w:ascii="Times New Roman" w:hAnsi="Times New Roman" w:cs="Times New Roman"/>
          <w:i/>
          <w:color w:val="000000"/>
          <w:sz w:val="20"/>
          <w:szCs w:val="20"/>
          <w:lang w:val="en-CA"/>
        </w:rPr>
        <w:t xml:space="preserve">Questionnaires </w:t>
      </w:r>
    </w:p>
    <w:p w14:paraId="490DC9A8" w14:textId="6A7F7AFE" w:rsidR="00B767A0" w:rsidRPr="005B3B0C" w:rsidRDefault="006005B2" w:rsidP="001565C9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GB"/>
        </w:rPr>
      </w:pPr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Pain-related fear in chronic LBP patients was assessed by using two questionnaires focusing on potentially different conceptual definitions of pain-related fear, either on fear of movement/(re)injury/</w:t>
      </w:r>
      <w:proofErr w:type="spellStart"/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kinesiophobia</w:t>
      </w:r>
      <w:proofErr w:type="spellEnd"/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(Tampa Scale of </w:t>
      </w:r>
      <w:proofErr w:type="spellStart"/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Kinesiophobia</w:t>
      </w:r>
      <w:proofErr w:type="spellEnd"/>
      <w:r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questionnaire, TSK</w: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begin"/>
      </w:r>
      <w:r w:rsidR="00C519DB">
        <w:rPr>
          <w:rFonts w:ascii="Times New Roman" w:hAnsi="Times New Roman" w:cs="Times New Roman"/>
          <w:color w:val="000000"/>
          <w:sz w:val="20"/>
          <w:szCs w:val="20"/>
          <w:lang w:val="en-CA"/>
        </w:rPr>
        <w:instrText>ADDIN CITAVI.PLACEHOLDER ec17d4c5-8d0c-46a6-bced-75c6bf4fb38c PFBsYWNlaG9sZGVyPg0KICA8QWRkSW5WZXJzaW9uPjUuNC4wLjI8L0FkZEluVmVyc2lvbj4NCiAgPElkPmVjMTdkNGM1LThkMGMtNDZhNi1iY2VkLTc1YzZiZjRmYjM4YzwvSWQ+DQogIDxFbnRyaWVzPg0KICAgIDxFbnRyeT4NCiAgICAgIDxJZD5mMjQzYzU1NC02ODVmLTRiY2UtYmMzNy03NTljZjViNDQzMmY8L0lkPg0KICAgICAgPFJlZmVyZW5jZUlkPjI2NGYxZjlkLTYwNmMtNDEyYy05ZmY0LTU3N2IyYTkwMzAwOD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sMTFdPC9UZXh0Pg0KICAgIDwvVGV4dFVuaXQ+DQogIDwvVGV4dFVuaXRzPg0KPC9QbGFjZWhvbGRlcj4=</w:instrTex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separate"/>
      </w:r>
      <w:bookmarkStart w:id="1" w:name="_CTVP001ec17d4c58d0c46a6bced75c6bf4fb38c"/>
      <w:r w:rsidR="00C519DB" w:rsidRPr="00C519DB">
        <w:rPr>
          <w:rFonts w:ascii="Times New Roman" w:hAnsi="Times New Roman" w:cs="Times New Roman"/>
          <w:color w:val="000000"/>
          <w:sz w:val="20"/>
          <w:szCs w:val="20"/>
          <w:lang w:val="en-CA"/>
        </w:rPr>
        <w:t>[4,11]</w:t>
      </w:r>
      <w:bookmarkEnd w:id="1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end"/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) or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fear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avoidance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beliefs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 (Fear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Avoidan</w: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ce</w:t>
      </w:r>
      <w:proofErr w:type="spellEnd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 </w:t>
      </w:r>
      <w:proofErr w:type="spellStart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Beliefs</w:t>
      </w:r>
      <w:proofErr w:type="spellEnd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 xml:space="preserve"> Questionnaire, FABQ </w: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begin"/>
      </w:r>
      <w:r w:rsidR="00C519DB">
        <w:rPr>
          <w:rFonts w:ascii="Times New Roman" w:hAnsi="Times New Roman" w:cs="Times New Roman"/>
          <w:color w:val="000000"/>
          <w:sz w:val="20"/>
          <w:szCs w:val="20"/>
          <w:lang w:val="fr-CH"/>
        </w:rPr>
        <w:instrText>ADDIN CITAVI.PLACEHOLDER d5cee9b9-d599-4218-b82a-fa1a5a0c5428 PFBsYWNlaG9sZGVyPg0KICA8QWRkSW5WZXJzaW9uPjUuNC4wLjI8L0FkZEluVmVyc2lvbj4NCiAgPElkPmQ1Y2VlOWI5LWQ1OTktNDIxOC1iODJhLWZhMWE1YTBjNTQyODwvSWQ+DQogIDxFbnRyaWVzPg0KICAgIDxFbnRyeT4NCiAgICAgIDxJZD5lY2MwNjg0MC1mOWQ0LTRmOTQtYTVlYy04ODdmNzJlYjk4MjM8L0lkPg0KICAgICAgPFJlZmVyZW5jZUlkPmEzODJmN2EzLTAzM2MtNDA0ZC1hZTRlLTQ1NzI5ZTJhMGYw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E1Nzwvbj4NCiAgPGluPnRydWU8L2luPg0KICA8b3M+MTU3PC9vcz4NCiAgPHBzPjE1NzwvcHM+DQo8L3NwPg0KPGVwPg0KICA8bj4xNjg8L24+DQogIDxpbj50cnVlPC9pbj4NCiAgPG9zPjE2ODwvb3M+DQogIDxwcz4xNjg8L3BzPg0KP</w:instrText>
      </w:r>
      <w:r w:rsidR="00C519DB" w:rsidRPr="00C519DB">
        <w:rPr>
          <w:rFonts w:ascii="Times New Roman" w:hAnsi="Times New Roman" w:cs="Times New Roman"/>
          <w:color w:val="000000"/>
          <w:sz w:val="20"/>
          <w:szCs w:val="20"/>
          <w:lang w:val="en-US"/>
        </w:rPr>
        <w:instrText>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Ml08L1RleHQ+DQogICAgPC9UZXh0VW5pdD4NCiAgPC9UZXh0VW5pdHM+DQo8L1BsYWNlaG9sZGVyPg==</w:instrTex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separate"/>
      </w:r>
      <w:bookmarkStart w:id="2" w:name="_CTVP001d5cee9b9d5994218b82afa1a5a0c5428"/>
      <w:r w:rsidR="00C519DB" w:rsidRPr="00C519DB">
        <w:rPr>
          <w:rFonts w:ascii="Times New Roman" w:hAnsi="Times New Roman" w:cs="Times New Roman"/>
          <w:color w:val="000000"/>
          <w:sz w:val="20"/>
          <w:szCs w:val="20"/>
          <w:lang w:val="en-US"/>
        </w:rPr>
        <w:t>[12]</w:t>
      </w:r>
      <w:bookmarkEnd w:id="2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end"/>
      </w:r>
      <w:r w:rsidR="006C1B78" w:rsidRPr="00FA7724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). </w:t>
      </w:r>
      <w:r w:rsidR="006C1B78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T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he 17-item </w:t>
      </w:r>
      <w:r w:rsidR="006C1B78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German version of the TSK 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has a satisfactory internal consistency (Cronbach’s 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t>α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= 0.76–0.84) and contains statements focusing on fear of physical activity which were rated by t</w:t>
      </w:r>
      <w:r w:rsidR="006C1B78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he subjects</w:t>
      </w:r>
      <w:r w:rsidR="00B767A0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on a 4-point Likert scale from 1 = “strongly disagree”</w:t>
      </w:r>
      <w:r w:rsidR="006C1B78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 to 4 = “strongly agree” </w: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begin"/>
      </w:r>
      <w:r w:rsidR="00C519DB">
        <w:rPr>
          <w:rFonts w:ascii="Times New Roman" w:hAnsi="Times New Roman" w:cs="Times New Roman"/>
          <w:color w:val="000000"/>
          <w:sz w:val="20"/>
          <w:szCs w:val="20"/>
          <w:lang w:val="en-CA"/>
        </w:rPr>
        <w:instrText>ADDIN CITAVI.PLACEHOLDER 5e7b72a9-bfb1-4868-941d-075089e0188f 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Sw5XTwvVGV4dD4NCiAgICA8L1RleHRVbml0Pg0KICA8L1RleHRVbml0cz4NCjwvUGxhY2Vob2xkZXI+</w:instrTex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separate"/>
      </w:r>
      <w:bookmarkStart w:id="3" w:name="_CTVP0015e7b72a9bfb14868941d075089e0188f"/>
      <w:r w:rsidR="00C519DB" w:rsidRPr="00C519DB">
        <w:rPr>
          <w:rFonts w:ascii="Times New Roman" w:hAnsi="Times New Roman" w:cs="Times New Roman"/>
          <w:color w:val="000000"/>
          <w:sz w:val="20"/>
          <w:szCs w:val="20"/>
          <w:lang w:val="en-CA"/>
        </w:rPr>
        <w:t>[1,9]</w:t>
      </w:r>
      <w:bookmarkEnd w:id="3"/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fr-CH"/>
        </w:rPr>
        <w:fldChar w:fldCharType="end"/>
      </w:r>
      <w:r w:rsidR="006C1B78" w:rsidRPr="00FA7724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4572F6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>Due to further abbreviated and established versions of original 17-item TS</w:t>
      </w:r>
      <w:r w:rsidR="00DC48A2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K questionnaire, we also </w:t>
      </w:r>
      <w:r w:rsidR="004572F6" w:rsidRPr="00B82246">
        <w:rPr>
          <w:rFonts w:ascii="Times New Roman" w:hAnsi="Times New Roman" w:cs="Times New Roman"/>
          <w:color w:val="000000"/>
          <w:sz w:val="20"/>
          <w:szCs w:val="20"/>
          <w:lang w:val="en-CA"/>
        </w:rPr>
        <w:t xml:space="preserve">calculated the questionnaire scores of the 13- and 11-item TSK versions. </w:t>
      </w:r>
      <w:r w:rsidR="004572F6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Both versions were previously validated by using confirmatory factor analysis and demonstrate acceptable levels of internal consistency </w:t>
      </w:r>
      <w:r w:rsidR="004572F6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C519DB">
        <w:rPr>
          <w:rFonts w:ascii="Times New Roman" w:hAnsi="Times New Roman" w:cs="Times New Roman"/>
          <w:sz w:val="20"/>
          <w:szCs w:val="20"/>
          <w:lang w:val="en-GB"/>
        </w:rPr>
        <w:instrText>ADDIN CITAVI.PLACEHOLDER def16a7a-266a-48ba-9d27-5864bf3d16ca 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LDEwXTwvVGV4dD4NCiAgICA8L1RleHRVbml0Pg0KICA8L1RleHRVbml0cz4NCjwvUGxhY2Vob2xkZXI+</w:instrText>
      </w:r>
      <w:r w:rsidR="004572F6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bookmarkStart w:id="4" w:name="_CTVP001def16a7a266a48ba9d275864bf3d16ca"/>
      <w:r w:rsidR="00C519DB">
        <w:rPr>
          <w:rFonts w:ascii="Times New Roman" w:hAnsi="Times New Roman" w:cs="Times New Roman"/>
          <w:sz w:val="20"/>
          <w:szCs w:val="20"/>
          <w:lang w:val="en-GB"/>
        </w:rPr>
        <w:t>[3,10]</w:t>
      </w:r>
      <w:bookmarkEnd w:id="4"/>
      <w:r w:rsidR="004572F6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4572F6" w:rsidRPr="005B3B0C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 In addition, the chro</w:t>
      </w:r>
      <w:r w:rsidR="003F670C">
        <w:rPr>
          <w:rFonts w:ascii="Times New Roman" w:hAnsi="Times New Roman" w:cs="Times New Roman"/>
          <w:sz w:val="20"/>
          <w:szCs w:val="20"/>
          <w:lang w:val="en-GB"/>
        </w:rPr>
        <w:t>nic LBP patients completed the G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erman version of the FABQ </w:t>
      </w:r>
      <w:r w:rsidR="00C314AD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(FABQ-D </w:t>
      </w:r>
      <w:r w:rsidR="00C314AD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C519DB">
        <w:rPr>
          <w:rFonts w:ascii="Times New Roman" w:hAnsi="Times New Roman" w:cs="Times New Roman"/>
          <w:sz w:val="20"/>
          <w:szCs w:val="20"/>
          <w:lang w:val="en-GB"/>
        </w:rPr>
        <w:instrText>ADDIN CITAVI.PLACEHOLDER aad53059-9e2c-42cb-ace3-c952b08ea90a PFBsYWNlaG9sZGVyPg0KICA8QWRkSW5WZXJzaW9uPjUuNC4wLjI8L0FkZEluVmVyc2lvbj4NCiAgPElkPmFhZDUzMDU5LTllMmMtNDJjYi1hY2UzLWM5NTJiMDhlYTkwYTwvSWQ+DQogIDxFbnRyaWVzPg0KICAgIDxFbnRyeT4NCiAgICAgIDxJZD5lYzNmOGI4NS1hMWFjLTRjZWQtODkxYS00NWFjYWY4ZGY1M2Q8L0lkPg0KICAgICAgPFJlZmVyZW5jZUlkPjZiMDNmNzI2LWYzZWItNDYwOS05YTkyLTZjYzQyNzNhNGFm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4XTwvVGV4dD4NCiAgICA8L1RleHRVbml0Pg0KICA8L1RleHRVbml0cz4NCjwvUGxhY2Vob2xkZXI+</w:instrText>
      </w:r>
      <w:r w:rsidR="00C314AD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bookmarkStart w:id="5" w:name="_CTVP001aad530599e2c42cbace3c952b08ea90a"/>
      <w:r w:rsidR="00C519DB">
        <w:rPr>
          <w:rFonts w:ascii="Times New Roman" w:hAnsi="Times New Roman" w:cs="Times New Roman"/>
          <w:sz w:val="20"/>
          <w:szCs w:val="20"/>
          <w:lang w:val="en-GB"/>
        </w:rPr>
        <w:t>[8]</w:t>
      </w:r>
      <w:bookmarkEnd w:id="5"/>
      <w:r w:rsidR="00C314AD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C314AD" w:rsidRPr="005B3B0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="00A610AE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which includes two subscales, namely beliefs about work and beliefs about physical activity with internal consistencies of α = 0.88 and α = 0.77, respectively 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C519DB">
        <w:rPr>
          <w:rFonts w:ascii="Times New Roman" w:hAnsi="Times New Roman" w:cs="Times New Roman"/>
          <w:sz w:val="20"/>
          <w:szCs w:val="20"/>
          <w:lang w:val="en-GB"/>
        </w:rPr>
        <w:instrText>ADDIN CITAVI.PLACEHOLDER 4f50b193-1d60-4e71-b1b7-be46b3f8db93 PFBsYWNlaG9sZGVyPg0KICA8QWRkSW5WZXJzaW9uPjUuNC4wLjI8L0FkZEluVmVyc2lvbj4NCiAgPElkPjRmNTBiMTkzLTFkNjAtNGU3MS1iMWI3LWJlNDZiM2Y4ZGI5MzwvSWQ+DQogIDxFbnRyaWVzPg0KICAgIDxFbnRyeT4NCiAgICAgIDxJZD44ZTU1MDAwNy0xODZkLTQxZmEtOWNhZS03ZTg5Mjk1ZGVkMDk8L0lkPg0KICAgICAgPFJlZmVyZW5jZUlkPmEzODJmN2EzLTAzM2MtNDA0ZC1hZTRlLTQ1NzI5ZTJhMGYw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Ml08L1RleHQ+DQogICAgPC9UZXh0VW5pdD4NCiAgPC9UZXh0VW5pdHM+DQo8L1BsYWNlaG9sZGVyPg==</w:instrTex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bookmarkStart w:id="6" w:name="_CTVP0014f50b1931d604e71b1b7be46b3f8db93"/>
      <w:r w:rsidR="00C519DB">
        <w:rPr>
          <w:rFonts w:ascii="Times New Roman" w:hAnsi="Times New Roman" w:cs="Times New Roman"/>
          <w:sz w:val="20"/>
          <w:szCs w:val="20"/>
          <w:lang w:val="en-GB"/>
        </w:rPr>
        <w:t>[12]</w:t>
      </w:r>
      <w:bookmarkEnd w:id="6"/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>.</w:t>
      </w:r>
      <w:r w:rsidR="00A610AE" w:rsidRPr="003F670C">
        <w:rPr>
          <w:rFonts w:ascii="Times New Roman" w:hAnsi="Times New Roman" w:cs="Times New Roman"/>
          <w:sz w:val="20"/>
          <w:szCs w:val="20"/>
          <w:lang w:val="en-CA"/>
        </w:rPr>
        <w:t xml:space="preserve"> </w:t>
      </w:r>
      <w:r w:rsidR="00A610AE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The FABQ-D consists of 16 items </w:t>
      </w:r>
      <w:r w:rsidR="003F670C">
        <w:rPr>
          <w:rFonts w:ascii="Times New Roman" w:hAnsi="Times New Roman" w:cs="Times New Roman"/>
          <w:sz w:val="20"/>
          <w:szCs w:val="20"/>
          <w:lang w:val="en-GB"/>
        </w:rPr>
        <w:t xml:space="preserve">with which subjects </w:t>
      </w:r>
      <w:r w:rsidR="00A610AE" w:rsidRPr="005B3B0C">
        <w:rPr>
          <w:rFonts w:ascii="Times New Roman" w:hAnsi="Times New Roman" w:cs="Times New Roman"/>
          <w:sz w:val="20"/>
          <w:szCs w:val="20"/>
          <w:lang w:val="en-GB"/>
        </w:rPr>
        <w:t>rate their agreement on a 7-point rating scale (0 = “completely disagree” to 6 = “completely agree”).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 Furthermore, the chronic LBP patients were asked to fill out the </w:t>
      </w:r>
      <w:proofErr w:type="spellStart"/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>painDETECT</w:t>
      </w:r>
      <w:proofErr w:type="spellEnd"/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 (P</w:t>
      </w:r>
      <w:r w:rsidR="003F670C">
        <w:rPr>
          <w:rFonts w:ascii="Times New Roman" w:hAnsi="Times New Roman" w:cs="Times New Roman"/>
          <w:sz w:val="20"/>
          <w:szCs w:val="20"/>
          <w:lang w:val="en-GB"/>
        </w:rPr>
        <w:t>D-Q) questionnaire</w:t>
      </w:r>
      <w:r w:rsidR="00780297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780297">
        <w:rPr>
          <w:rFonts w:ascii="Times New Roman" w:hAnsi="Times New Roman" w:cs="Times New Roman"/>
          <w:sz w:val="20"/>
          <w:szCs w:val="20"/>
          <w:lang w:val="en-GB"/>
        </w:rPr>
        <w:fldChar w:fldCharType="begin"/>
      </w:r>
      <w:r w:rsidR="00780297">
        <w:rPr>
          <w:rFonts w:ascii="Times New Roman" w:hAnsi="Times New Roman" w:cs="Times New Roman"/>
          <w:sz w:val="20"/>
          <w:szCs w:val="20"/>
          <w:lang w:val="en-GB"/>
        </w:rPr>
        <w:instrText>ADDIN CITAVI.PLACEHOLDER 5b0bc8ae-86ad-42e0-9cc3-96673410b391 PFBsYWNlaG9sZGVyPg0KICA8QWRkSW5WZXJzaW9uPjUuMy4xLjA8L0FkZEluVmVyc2lvbj4NCiAgPElkPjViMGJjOGFlLTg2YWQtNDJlMC05Y2MzLTk2NjczNDEwYjM5MTwvSWQ+DQogIDxFbnRyaWVzPg0KICAgIDxFbnRyeT4NCiAgICAgIDxJZD4yYWE5MmJlOS02YzgyLTQ4MjYtYWI4NC01NjBhY2NmOTQwMDE8L0lkPg0KICAgICAgPFJlZmVyZW5jZUlkPjdkOTE1MjFjLTM3MWEtNDc2OC04MWY5LWQ4YTc5NDY5NzEzY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XTwvVGV4dD4NCiAgICA8L1RleHRVbml0Pg0KICA8L1RleHRVbml0cz4NCjwvUGxhY2Vob2xkZXI+</w:instrText>
      </w:r>
      <w:r w:rsidR="00780297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bookmarkStart w:id="7" w:name="_CTVP0015b0bc8ae86ad42e09cc396673410b391"/>
      <w:r w:rsidR="00780297">
        <w:rPr>
          <w:rFonts w:ascii="Times New Roman" w:hAnsi="Times New Roman" w:cs="Times New Roman"/>
          <w:sz w:val="20"/>
          <w:szCs w:val="20"/>
          <w:lang w:val="en-GB"/>
        </w:rPr>
        <w:t>[2]</w:t>
      </w:r>
      <w:bookmarkEnd w:id="7"/>
      <w:r w:rsidR="00780297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3F670C">
        <w:rPr>
          <w:rFonts w:ascii="Times New Roman" w:hAnsi="Times New Roman" w:cs="Times New Roman"/>
          <w:sz w:val="20"/>
          <w:szCs w:val="20"/>
          <w:lang w:val="en-GB"/>
        </w:rPr>
        <w:t xml:space="preserve"> that includes</w:t>
      </w:r>
      <w:r w:rsidR="00394018" w:rsidRPr="005B3B0C">
        <w:rPr>
          <w:rFonts w:ascii="Times New Roman" w:hAnsi="Times New Roman" w:cs="Times New Roman"/>
          <w:sz w:val="20"/>
          <w:szCs w:val="20"/>
          <w:lang w:val="en-GB"/>
        </w:rPr>
        <w:t xml:space="preserve"> three 11-point numeric rating scales (NRS), with 0 being “no pain” and 10 being the “worst imaginable pain”. 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Mean scores were </w:t>
      </w:r>
      <w:r w:rsidR="008A1BDD" w:rsidRPr="005B3B0C">
        <w:rPr>
          <w:rFonts w:ascii="Times New Roman" w:hAnsi="Times New Roman" w:cs="Times New Roman"/>
          <w:i/>
          <w:color w:val="000000"/>
          <w:sz w:val="20"/>
          <w:szCs w:val="20"/>
          <w:lang w:val="en-GB"/>
        </w:rPr>
        <w:t>M</w:t>
      </w:r>
      <w:r w:rsidR="003F67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= 3.77 (SD = 3.77) 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>for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current pain, </w:t>
      </w:r>
      <w:r w:rsidR="008A1BDD" w:rsidRPr="005B3B0C">
        <w:rPr>
          <w:rFonts w:ascii="Times New Roman" w:hAnsi="Times New Roman" w:cs="Times New Roman"/>
          <w:i/>
          <w:color w:val="000000"/>
          <w:sz w:val="20"/>
          <w:szCs w:val="20"/>
          <w:lang w:val="en-GB"/>
        </w:rPr>
        <w:t>M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= 6.15 (SD = 2.16)</w:t>
      </w:r>
      <w:r w:rsidR="003F670C">
        <w:rPr>
          <w:rFonts w:ascii="Times New Roman" w:hAnsi="Times New Roman" w:cs="Times New Roman"/>
          <w:color w:val="000000"/>
          <w:sz w:val="20"/>
          <w:szCs w:val="20"/>
          <w:lang w:val="en-GB"/>
        </w:rPr>
        <w:t>,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for 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>strongest and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</w:t>
      </w:r>
      <w:r w:rsidR="008A1BDD" w:rsidRPr="005B3B0C">
        <w:rPr>
          <w:rFonts w:ascii="Times New Roman" w:hAnsi="Times New Roman" w:cs="Times New Roman"/>
          <w:i/>
          <w:color w:val="000000"/>
          <w:sz w:val="20"/>
          <w:szCs w:val="20"/>
          <w:lang w:val="en-GB"/>
        </w:rPr>
        <w:t>M</w:t>
      </w:r>
      <w:r w:rsidR="008A1BDD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= 3.75 (SD = 1.88) for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average pain intensity in the previous 4</w:t>
      </w:r>
      <w:r w:rsidR="006C1B78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 weeks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GB"/>
        </w:rPr>
        <w:t xml:space="preserve">. </w:t>
      </w:r>
    </w:p>
    <w:p w14:paraId="371E272B" w14:textId="6693A42A" w:rsidR="00292479" w:rsidRPr="005B3B0C" w:rsidRDefault="00292479" w:rsidP="005B3B0C">
      <w:pPr>
        <w:spacing w:line="360" w:lineRule="auto"/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</w:pPr>
      <w:r w:rsidRPr="005B3B0C">
        <w:rPr>
          <w:rFonts w:ascii="Times New Roman" w:hAnsi="Times New Roman" w:cs="Times New Roman"/>
          <w:i/>
          <w:color w:val="000000"/>
          <w:sz w:val="20"/>
          <w:szCs w:val="20"/>
          <w:lang w:val="en-GB"/>
        </w:rPr>
        <w:t xml:space="preserve">MR </w:t>
      </w:r>
      <w:r w:rsidRPr="005B3B0C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scanning parameters</w:t>
      </w:r>
    </w:p>
    <w:p w14:paraId="182B54C8" w14:textId="67B98122" w:rsidR="00BC4D59" w:rsidRPr="005B3B0C" w:rsidRDefault="00292479" w:rsidP="001565C9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e MR measurements were conducted using a 3-T whole-body MRI system (Philips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Achieva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Best, Netherlands), equipped with a 32-element receiving head coil and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ultiTransmit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parallel RF transmission. Each imaging session consisted of a survey scan, a B1 calibration scan (for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ultiTrans</w:t>
      </w:r>
      <w:r w:rsidR="001F47A4">
        <w:rPr>
          <w:rFonts w:ascii="Times New Roman" w:hAnsi="Times New Roman" w:cs="Times New Roman"/>
          <w:color w:val="000000"/>
          <w:sz w:val="20"/>
          <w:szCs w:val="20"/>
          <w:lang w:val="en-US"/>
        </w:rPr>
        <w:t>mit</w:t>
      </w:r>
      <w:proofErr w:type="spellEnd"/>
      <w:r w:rsidR="001F47A4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), a SENSE reference scan, 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a high resolution T1-weighted anatomical scan</w:t>
      </w:r>
      <w:r w:rsidR="00A504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nd 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an </w:t>
      </w:r>
      <w:r w:rsidR="00A504A7" w:rsidRPr="00A504A7">
        <w:rPr>
          <w:rFonts w:ascii="Times New Roman" w:hAnsi="Times New Roman" w:cs="Times New Roman"/>
          <w:color w:val="000000"/>
          <w:sz w:val="20"/>
          <w:szCs w:val="20"/>
          <w:lang w:val="en-US"/>
        </w:rPr>
        <w:t>echo planar imaging (EPI</w:t>
      </w:r>
      <w:r w:rsidR="00A504A7">
        <w:rPr>
          <w:rFonts w:ascii="Times New Roman" w:hAnsi="Times New Roman" w:cs="Times New Roman"/>
          <w:color w:val="000000"/>
          <w:sz w:val="20"/>
          <w:szCs w:val="20"/>
          <w:lang w:val="en-US"/>
        </w:rPr>
        <w:t>)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sequence for blood oxygen level-dependent (BOLD) functional MRI (fMRI) data acquisition</w:t>
      </w:r>
      <w:r w:rsidR="001565C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>The w</w:t>
      </w:r>
      <w:r w:rsidR="001565C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hole-brain </w:t>
      </w:r>
      <w:r w:rsidR="00A504A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EPI 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sequence including 365 volumes</w:t>
      </w:r>
      <w:r w:rsidR="00BC4D59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with 37 slices in the axial </w:t>
      </w:r>
      <w:r w:rsidR="003D643F">
        <w:rPr>
          <w:rFonts w:ascii="Times New Roman" w:hAnsi="Times New Roman" w:cs="Times New Roman"/>
          <w:color w:val="000000"/>
          <w:sz w:val="20"/>
          <w:szCs w:val="20"/>
          <w:lang w:val="en-US"/>
        </w:rPr>
        <w:t>orientation</w:t>
      </w:r>
      <w:r w:rsidR="00BC4D59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using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3D643F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e 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following parameters: field of view (FOV) = 240 × 240 mm</w:t>
      </w:r>
      <w:r w:rsidRPr="003D643F">
        <w:rPr>
          <w:rFonts w:ascii="Times New Roman" w:hAnsi="Times New Roman" w:cs="Times New Roman"/>
          <w:color w:val="000000"/>
          <w:sz w:val="20"/>
          <w:szCs w:val="20"/>
          <w:vertAlign w:val="superscript"/>
          <w:lang w:val="en-US"/>
        </w:rPr>
        <w:t>2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; acquisition matrix = 96 × 96; slice thickness = 2.8 m</w:t>
      </w:r>
      <w:r w:rsidR="00BC4D59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 without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slice gap; repetition time (TR) = 2100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s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; echo time (TE) = 30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s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; SENSE factor = 2.5; flip angle 80°. Anatomical data were obtained with a 3D T1-weighted turbo field echo scan consisting of 145 slices in sagittal orientation with the following parameters: FOV = 230 × 226 mm2; slice 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lastRenderedPageBreak/>
        <w:t xml:space="preserve">thickness = 1.2 mm; acquisition matrix = 208 × 203; TR = 6.8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s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; TE = 3.1 </w:t>
      </w:r>
      <w:proofErr w:type="spellStart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ms</w:t>
      </w:r>
      <w:proofErr w:type="spellEnd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; flip angle = 9°; number of signal averages = 1.</w:t>
      </w:r>
    </w:p>
    <w:p w14:paraId="702D5E65" w14:textId="572A41D2" w:rsidR="00B767A0" w:rsidRPr="005B3B0C" w:rsidRDefault="009C65D2" w:rsidP="005B3B0C">
      <w:pPr>
        <w:spacing w:line="360" w:lineRule="auto"/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</w:pPr>
      <w:r w:rsidRPr="005B3B0C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Experimental protocol and stimulus ratings</w:t>
      </w:r>
    </w:p>
    <w:p w14:paraId="05DEC165" w14:textId="13601D96" w:rsidR="005B3B0C" w:rsidRPr="005B3B0C" w:rsidRDefault="00D410F5" w:rsidP="001565C9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The stimuli consisted of video clips of 4 s duration show</w:t>
      </w:r>
      <w:r w:rsidR="00B25D54">
        <w:rPr>
          <w:rFonts w:ascii="Times New Roman" w:hAnsi="Times New Roman" w:cs="Times New Roman"/>
          <w:color w:val="000000"/>
          <w:sz w:val="20"/>
          <w:szCs w:val="20"/>
          <w:lang w:val="en-US"/>
        </w:rPr>
        <w:t>ing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daily activities selected from the short electronic version of the Photograph Series of Daily Activities (PHODA) that has established a fear hierarchy of daily activities based on ratings of perceived harmfulness</w:t>
      </w:r>
      <w:r w:rsidR="005B3B0C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in chronic LBP </w:t>
      </w:r>
      <w:r w:rsidR="00B25D54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patients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begin"/>
      </w:r>
      <w:r w:rsid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instrText>ADDIN CITAVI.PLACEHOLDER 16a8975f-271a-4522-a96e-4878dbe726cc PFBsYWNlaG9sZGVyPg0KICA8QWRkSW5WZXJzaW9uPjUuMy4xLjA8L0FkZEluVmVyc2lvbj4NCiAgPElkPjE2YTg5NzVmLTI3MWEtNDUyMi1hOTZlLTQ4NzhkYmU3MjZjYzwvSWQ+DQogIDxFbnRyaWVzPg0KICAgIDxFbnRyeT4NCiAgICAgIDxJZD4wMTg2ZjliNC04NDI3LTQxZTgtYTEyNS00MGU3OTQwZjA3MTg8L0lkPg0KICAgICAgPFJlZmVyZW5jZUlkPjgyYmYwOGY1LTA5ZDYtNDU5Ny1hODQ5LWE2ZjliMzc3MDQzN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V08L1RleHQ+DQogICAgPC9UZXh0VW5pdD4NCiAgPC9UZXh0VW5pdHM+DQo8L1BsYWNlaG9sZGVyPg==</w:instrText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separate"/>
      </w:r>
      <w:bookmarkStart w:id="8" w:name="_CTVP00116a8975f271a4522a96e4878dbe726cc"/>
      <w:r w:rsid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t>[5]</w:t>
      </w:r>
      <w:bookmarkEnd w:id="8"/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end"/>
      </w:r>
      <w:r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The videos were recorded from a 3</w:t>
      </w:r>
      <w:r w:rsidR="0010608E" w:rsidRPr="00B25D54">
        <w:rPr>
          <w:rFonts w:ascii="Times New Roman" w:hAnsi="Times New Roman" w:cs="Times New Roman"/>
          <w:color w:val="000000"/>
          <w:sz w:val="20"/>
          <w:szCs w:val="20"/>
          <w:vertAlign w:val="superscript"/>
          <w:lang w:val="en-US"/>
        </w:rPr>
        <w:t>rd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person perspective and included scenes showing potentially harmful activities for the back such as </w:t>
      </w:r>
      <w:r w:rsidR="00B25D54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shoveling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soil with a bent back, lifting a flowerpot with slightly bent back and vacuum cleaning under a</w:t>
      </w:r>
      <w:r w:rsidR="007652E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coffee table with a 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bent back. </w:t>
      </w:r>
      <w:r w:rsidR="005C27BD">
        <w:rPr>
          <w:rFonts w:ascii="Times New Roman" w:hAnsi="Times New Roman" w:cs="Times New Roman"/>
          <w:color w:val="000000"/>
          <w:sz w:val="20"/>
          <w:szCs w:val="20"/>
          <w:lang w:val="en-US"/>
        </w:rPr>
        <w:t>Neutral activities involved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B767A0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walking up and down the st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airs and walking on even ground (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-US"/>
        </w:rPr>
        <w:t>please see</w:t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Figure 1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in </w:t>
      </w:r>
      <w:r w:rsidR="0098621F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begin"/>
      </w:r>
      <w:r w:rsidR="00C519DB">
        <w:rPr>
          <w:rFonts w:ascii="Times New Roman" w:hAnsi="Times New Roman" w:cs="Times New Roman"/>
          <w:color w:val="000000"/>
          <w:sz w:val="20"/>
          <w:szCs w:val="20"/>
          <w:lang w:val="en-US"/>
        </w:rPr>
        <w:instrText>ADDIN CITAVI.PLACEHOLDER af985a8b-7ec4-490e-95ef-8a621c31b870 PFBsYWNlaG9sZGVyPg0KICA8QWRkSW5WZXJzaW9uPjUuNC4wLjI8L0FkZEluVmVyc2lvbj4NCiAgPElkPmFmOTg1YThiLTdlYzQtNDkwZS05NWVmLThhNjIxYzMxYjg3MDwvSWQ+DQogIDxFbnRyaWVzPg0KICAgIDxFbnRyeT4NCiAgICAgIDxJZD40ZmVlNzA3YS0wMmRmLTQyMGYtOWFiZi1kOGQyNmI3MmQ2YWY8L0lkPg0KICAgICAgPFJlZmVyZW5jZUlkPmE4NDgxZDM0LWJmMzktNDc1YS1hZDVkLTI0ZGU5NDczMzBhY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ddPC9UZXh0Pg0KICAgIDwvVGV4dFVuaXQ+DQogIDwvVGV4dFVuaXRzPg0KPC9QbGFjZWhvbGRlcj4=</w:instrText>
      </w:r>
      <w:r w:rsidR="0098621F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separate"/>
      </w:r>
      <w:bookmarkStart w:id="9" w:name="_CTVP001af985a8b7ec4490e95ef8a621c31b870"/>
      <w:r w:rsidR="00C519DB">
        <w:rPr>
          <w:rFonts w:ascii="Times New Roman" w:hAnsi="Times New Roman" w:cs="Times New Roman"/>
          <w:color w:val="000000"/>
          <w:sz w:val="20"/>
          <w:szCs w:val="20"/>
          <w:lang w:val="en-US"/>
        </w:rPr>
        <w:t>[7]</w:t>
      </w:r>
      <w:bookmarkEnd w:id="9"/>
      <w:r w:rsidR="0098621F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fldChar w:fldCharType="end"/>
      </w:r>
      <w:r w:rsidR="0010608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)</w:t>
      </w:r>
      <w:r w:rsidR="007652EE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</w:p>
    <w:p w14:paraId="7DE4569D" w14:textId="79BDDD94" w:rsidR="004B36BB" w:rsidRDefault="00B25D54" w:rsidP="001565C9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-US"/>
        </w:rPr>
      </w:pP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>In</w:t>
      </w:r>
      <w:r w:rsidR="00D44F49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the MR</w:t>
      </w: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>I scanner</w:t>
      </w:r>
      <w:r w:rsidR="00D44F49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,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subjects w</w:t>
      </w:r>
      <w:r w:rsidR="005C27BD">
        <w:rPr>
          <w:rFonts w:ascii="Times New Roman" w:hAnsi="Times New Roman" w:cs="Times New Roman"/>
          <w:color w:val="000000"/>
          <w:sz w:val="20"/>
          <w:szCs w:val="20"/>
          <w:lang w:val="en-US"/>
        </w:rPr>
        <w:t>ore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MR-compatible goggles (Resonance Technology, Northridge, CA, USA) connected to a computer running Presentation® software (Neurobehavioral Systems, Davis, CA, USA) that displayed the video clips in a pseudo-randomized order (no more than two identical consecutive trials). Subjects were asked to carefully observe the video clips during fMRI </w:t>
      </w: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data acquisition. The experiment comprised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30 trials</w:t>
      </w: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in total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(the three harmful and </w:t>
      </w: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ree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neutral activities were each presented five times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nd pooled for ea</w:t>
      </w:r>
      <w:r w:rsidR="001565C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ch condition in the subsequent 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>psychophysi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ological 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>interaction (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PPI</w:t>
      </w:r>
      <w:r w:rsidR="00084433">
        <w:rPr>
          <w:rFonts w:ascii="Times New Roman" w:hAnsi="Times New Roman" w:cs="Times New Roman"/>
          <w:color w:val="000000"/>
          <w:sz w:val="20"/>
          <w:szCs w:val="20"/>
          <w:lang w:val="en-US"/>
        </w:rPr>
        <w:t>)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nalysis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).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fter each video clip, subjects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were asked to rate the perceived harmfulness of the activity on a 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visual analog scale (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VAS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) by means of a MR compatible track ball (Current Designs, Philadelphia, PA, USA) that moved </w:t>
      </w: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an 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indicator on the VAS.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The VAS was anchored with the endpoints “not harmful at all” (0) a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nd “extremely harmful” (10)</w:t>
      </w:r>
      <w:r w:rsid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nd was shown for 4 s</w:t>
      </w:r>
      <w:r w:rsidR="00333737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The duration of the inter-stimulus interval (ISI, after the VAS rating, black screen with a green fixation cross)</w:t>
      </w:r>
      <w:r w:rsid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was jittered between 6 and 8 s</w:t>
      </w:r>
      <w:r w:rsidR="009C65D2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E07BA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The VAS ratings were analyzed using a repeated-measures ANOVA with within-subject factor “video type” and 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between-subject factor “group</w:t>
      </w:r>
      <w:r w:rsidR="00B16E95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”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. The repeated measures ANOVA revealed a significant main effect for “video type” (</w:t>
      </w:r>
      <w:proofErr w:type="gramStart"/>
      <w:r w:rsidR="00B537C8" w:rsidRPr="001565C9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F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(</w:t>
      </w:r>
      <w:proofErr w:type="gramEnd"/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1,38) = 137.83, p = .001 / Overall mean ratings: harmful</w:t>
      </w:r>
      <w:r w:rsidR="001565C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ctivities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B537C8" w:rsidRPr="001565C9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M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= 5.28, SD = 2.28, neutral</w:t>
      </w:r>
      <w:r w:rsidR="001565C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ctivities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B537C8" w:rsidRPr="001565C9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M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= 1.25, SD = 1.33) </w:t>
      </w:r>
      <w:r w:rsidR="004568FD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but no 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effect of “group” (</w:t>
      </w:r>
      <w:r w:rsidR="00B537C8" w:rsidRPr="001565C9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F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(1,38) = 0.127 p = .72) nor an interaction effect “group × video type” (</w:t>
      </w:r>
      <w:r w:rsidR="00B537C8" w:rsidRPr="001565C9"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F</w:t>
      </w:r>
      <w:r w:rsidR="00B537C8" w:rsidRPr="005B3B0C">
        <w:rPr>
          <w:rFonts w:ascii="Times New Roman" w:hAnsi="Times New Roman" w:cs="Times New Roman"/>
          <w:color w:val="000000"/>
          <w:sz w:val="20"/>
          <w:szCs w:val="20"/>
          <w:lang w:val="en-US"/>
        </w:rPr>
        <w:t>(1,38) = 0.14, p = .71)</w:t>
      </w:r>
      <w:r w:rsidR="004568FD">
        <w:rPr>
          <w:rFonts w:ascii="Times New Roman" w:hAnsi="Times New Roman" w:cs="Times New Roman"/>
          <w:color w:val="000000"/>
          <w:sz w:val="20"/>
          <w:szCs w:val="20"/>
          <w:lang w:val="en-US"/>
        </w:rPr>
        <w:t>.</w:t>
      </w:r>
    </w:p>
    <w:p w14:paraId="7DE7BB24" w14:textId="77777777" w:rsidR="0098621F" w:rsidRDefault="0098621F" w:rsidP="0098621F">
      <w:pPr>
        <w:spacing w:line="360" w:lineRule="auto"/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</w:pPr>
      <w:proofErr w:type="gramStart"/>
      <w:r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>fMRI</w:t>
      </w:r>
      <w:proofErr w:type="gramEnd"/>
      <w:r>
        <w:rPr>
          <w:rFonts w:ascii="Times New Roman" w:hAnsi="Times New Roman" w:cs="Times New Roman"/>
          <w:i/>
          <w:color w:val="000000"/>
          <w:sz w:val="20"/>
          <w:szCs w:val="20"/>
          <w:lang w:val="en-US"/>
        </w:rPr>
        <w:t xml:space="preserve"> analysis</w:t>
      </w:r>
    </w:p>
    <w:p w14:paraId="773886DE" w14:textId="51CCF025" w:rsidR="0098621F" w:rsidRPr="0098621F" w:rsidRDefault="00A96890" w:rsidP="00780297">
      <w:pPr>
        <w:spacing w:line="360" w:lineRule="auto"/>
        <w:jc w:val="both"/>
        <w:rPr>
          <w:rFonts w:ascii="Times New Roman" w:hAnsi="Times New Roman" w:cs="Times New Roman"/>
          <w:color w:val="000000"/>
          <w:sz w:val="20"/>
          <w:szCs w:val="20"/>
          <w:lang w:val="en"/>
        </w:rPr>
      </w:pPr>
      <w:r>
        <w:rPr>
          <w:rFonts w:ascii="Times New Roman" w:hAnsi="Times New Roman" w:cs="Times New Roman"/>
          <w:color w:val="000000"/>
          <w:sz w:val="20"/>
          <w:szCs w:val="20"/>
          <w:lang w:val="en-US"/>
        </w:rPr>
        <w:t>FMRI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analysis was performed using </w:t>
      </w:r>
      <w:r w:rsidR="004C70D9" w:rsidRP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>SPM12, v6470</w:t>
      </w:r>
      <w:r w:rsid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(</w:t>
      </w:r>
      <w:r w:rsidR="00780297" w:rsidRPr="00780297">
        <w:rPr>
          <w:rFonts w:ascii="Times New Roman" w:hAnsi="Times New Roman" w:cs="Times New Roman"/>
          <w:color w:val="000000"/>
          <w:sz w:val="20"/>
          <w:szCs w:val="20"/>
          <w:lang w:val="en-US"/>
        </w:rPr>
        <w:t>http://www.fil.ion.ucl.ac.uk/spm/software/spm12/</w:t>
      </w:r>
      <w:r w:rsidR="004C70D9" w:rsidRP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>)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Image pre-processing </w:t>
      </w:r>
      <w:r w:rsidR="004C70D9" w:rsidRP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included head motion correction, spatial normalization to the Montreal Neurological Institute (MNI) space and spatial smoothing </w:t>
      </w:r>
      <w:r w:rsidR="00FA7724">
        <w:rPr>
          <w:rFonts w:ascii="Times New Roman" w:hAnsi="Times New Roman" w:cs="Times New Roman"/>
          <w:color w:val="000000"/>
          <w:sz w:val="20"/>
          <w:szCs w:val="20"/>
          <w:lang w:val="en-US"/>
        </w:rPr>
        <w:t>with a 8-mm Gaussian kernel</w:t>
      </w:r>
      <w:r w:rsidR="00C519DB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 </w:t>
      </w:r>
      <w:r w:rsidR="00C519DB" w:rsidRPr="00993C6A">
        <w:rPr>
          <w:rFonts w:ascii="Times New Roman" w:hAnsi="Times New Roman" w:cs="Times New Roman"/>
          <w:color w:val="FF0000"/>
          <w:sz w:val="20"/>
          <w:szCs w:val="20"/>
          <w:lang w:val="en-US"/>
        </w:rPr>
        <w:fldChar w:fldCharType="begin"/>
      </w:r>
      <w:r w:rsidR="00C519DB" w:rsidRPr="00993C6A">
        <w:rPr>
          <w:rFonts w:ascii="Times New Roman" w:hAnsi="Times New Roman" w:cs="Times New Roman"/>
          <w:color w:val="FF0000"/>
          <w:sz w:val="20"/>
          <w:szCs w:val="20"/>
          <w:lang w:val="en-US"/>
        </w:rPr>
        <w:instrText>ADDIN CITAVI.PLACEHOLDER e6d7669e-610c-407b-8c97-0a6240e28c8c PFBsYWNlaG9sZGVyPg0KICA8QWRkSW5WZXJzaW9uPjUuNC4wLjI8L0FkZEluVmVyc2lvbj4NCiAgPElkPmU2ZDc2NjllLTYxMGMtNDA3Yi04Yzk3LTBhNjI0MGUyOGM4YzwvSWQ+DQogIDxFbnRyaWVzPg0KICAgIDxFbnRyeT4NCiAgICAgIDxJZD5iZmJiMDRkOS05NWZmLTQ5MTgtOTkyZC0wN2M3OGIwYmNhZDc8L0lkPg0KICAgICAgPFJlZmVyZW5jZUlkPjc5YjU3OTdlLTc1NmYtNDM2My1iOWJiLTdlMWE2YTZkYTlkZ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l08L1RleHQ+DQogICAgPC9UZXh0VW5pdD4NCiAgPC9UZXh0VW5pdHM+DQo8L1BsYWNlaG9sZGVyPg==</w:instrText>
      </w:r>
      <w:r w:rsidR="00C519DB" w:rsidRPr="00993C6A">
        <w:rPr>
          <w:rFonts w:ascii="Times New Roman" w:hAnsi="Times New Roman" w:cs="Times New Roman"/>
          <w:color w:val="FF0000"/>
          <w:sz w:val="20"/>
          <w:szCs w:val="20"/>
          <w:lang w:val="en-US"/>
        </w:rPr>
        <w:fldChar w:fldCharType="separate"/>
      </w:r>
      <w:bookmarkStart w:id="10" w:name="_CTVP001e6d7669e610c407b8c970a6240e28c8c"/>
      <w:r w:rsidR="00C519DB" w:rsidRPr="00993C6A">
        <w:rPr>
          <w:rFonts w:ascii="Times New Roman" w:hAnsi="Times New Roman" w:cs="Times New Roman"/>
          <w:color w:val="FF0000"/>
          <w:sz w:val="20"/>
          <w:szCs w:val="20"/>
          <w:lang w:val="en-US"/>
        </w:rPr>
        <w:t>[6]</w:t>
      </w:r>
      <w:bookmarkEnd w:id="10"/>
      <w:r w:rsidR="00C519DB" w:rsidRPr="00993C6A">
        <w:rPr>
          <w:rFonts w:ascii="Times New Roman" w:hAnsi="Times New Roman" w:cs="Times New Roman"/>
          <w:color w:val="FF0000"/>
          <w:sz w:val="20"/>
          <w:szCs w:val="20"/>
          <w:lang w:val="en-US"/>
        </w:rPr>
        <w:fldChar w:fldCharType="end"/>
      </w:r>
      <w:r w:rsidR="004C70D9" w:rsidRPr="004C70D9">
        <w:rPr>
          <w:rFonts w:ascii="Times New Roman" w:hAnsi="Times New Roman" w:cs="Times New Roman"/>
          <w:color w:val="000000"/>
          <w:sz w:val="20"/>
          <w:szCs w:val="20"/>
          <w:lang w:val="en-US"/>
        </w:rPr>
        <w:t xml:space="preserve">. 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>A</w:t>
      </w:r>
      <w:r w:rsidR="0098621F" w:rsidRPr="00BA4F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high-pass filter with a cut-off of 128 s 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was applied on the pre-processed data 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>to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remov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>e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low frequency noise</w:t>
      </w:r>
      <w:r w:rsidR="0098621F" w:rsidRPr="00BA4F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. Trials were modeled as boxcar </w:t>
      </w:r>
      <w:proofErr w:type="spellStart"/>
      <w:r w:rsidR="0098621F" w:rsidRPr="00BA4F1F">
        <w:rPr>
          <w:rFonts w:ascii="Times New Roman" w:hAnsi="Times New Roman" w:cs="Times New Roman"/>
          <w:color w:val="000000"/>
          <w:sz w:val="20"/>
          <w:szCs w:val="20"/>
          <w:lang w:val="en"/>
        </w:rPr>
        <w:t>regressors</w:t>
      </w:r>
      <w:proofErr w:type="spellEnd"/>
      <w:r w:rsidR="0098621F" w:rsidRPr="00BA4F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and convolved with the standard canonical hemodynamic response function (HRF) 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>without model derivatives as implemented in SPM12. A</w:t>
      </w:r>
      <w:r w:rsidR="0098621F" w:rsidRPr="00BA4F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general linear model (GLM) was fitted for each subject by a design matrix composed of the onsets and duration (4 s) of t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he harmful and neutral </w:t>
      </w:r>
      <w:r w:rsidR="00780297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video clips. </w:t>
      </w:r>
      <w:r w:rsidR="0098621F" w:rsidRPr="005453DF">
        <w:rPr>
          <w:rFonts w:ascii="Times New Roman" w:hAnsi="Times New Roman" w:cs="Times New Roman"/>
          <w:color w:val="000000"/>
          <w:sz w:val="20"/>
          <w:szCs w:val="20"/>
          <w:lang w:val="en"/>
        </w:rPr>
        <w:t>The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serial autocorrelation of the BOLD</w:t>
      </w:r>
      <w:r w:rsidR="0098621F" w:rsidRPr="005453D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time series was modeled with a first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>-</w:t>
      </w:r>
      <w:r w:rsidR="0098621F" w:rsidRPr="005453DF">
        <w:rPr>
          <w:rFonts w:ascii="Times New Roman" w:hAnsi="Times New Roman" w:cs="Times New Roman"/>
          <w:color w:val="000000"/>
          <w:sz w:val="20"/>
          <w:szCs w:val="20"/>
          <w:lang w:val="en"/>
        </w:rPr>
        <w:t>order autoregressive model</w:t>
      </w:r>
      <w:r w:rsidR="0098621F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(AR1). 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>A PPI analysis was used to</w:t>
      </w:r>
      <w:r w:rsidR="004C70D9" w:rsidRP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 xml:space="preserve"> assess the temporal covariance between the amygdala and the PAG </w:t>
      </w:r>
      <w:r w:rsidR="004C70D9">
        <w:rPr>
          <w:rFonts w:ascii="Times New Roman" w:hAnsi="Times New Roman" w:cs="Times New Roman"/>
          <w:color w:val="000000"/>
          <w:sz w:val="20"/>
          <w:szCs w:val="20"/>
          <w:lang w:val="en"/>
        </w:rPr>
        <w:t>as described in the main body of the manuscript.</w:t>
      </w:r>
    </w:p>
    <w:p w14:paraId="57096CA0" w14:textId="5D6969AD" w:rsidR="00C519DB" w:rsidRPr="00993C6A" w:rsidRDefault="006C1B78" w:rsidP="00C519DB">
      <w:pPr>
        <w:pStyle w:val="CitaviBibliographyHeading"/>
        <w:rPr>
          <w:rFonts w:ascii="Times New Roman" w:hAnsi="Times New Roman" w:cs="Times New Roman"/>
          <w:color w:val="auto"/>
          <w:lang w:val="en-US"/>
        </w:rPr>
      </w:pPr>
      <w:r w:rsidRPr="00993C6A">
        <w:rPr>
          <w:rFonts w:ascii="Times New Roman" w:hAnsi="Times New Roman" w:cs="Times New Roman"/>
          <w:lang w:val="en-US"/>
        </w:rPr>
        <w:lastRenderedPageBreak/>
        <w:fldChar w:fldCharType="begin"/>
      </w:r>
      <w:r w:rsidR="00C519DB" w:rsidRPr="00993C6A">
        <w:rPr>
          <w:rFonts w:ascii="Times New Roman" w:hAnsi="Times New Roman" w:cs="Times New Roman"/>
          <w:lang w:val="en-US"/>
        </w:rPr>
        <w:instrText>ADDIN CITAVI.BIBLIOGRAPHY PD94bWwgdmVyc2lvbj0iMS4wIiBlbmNvZGluZz0idXRmLTE2Ij8+PEJpYmxpb2dyYXBoeT48QWRkSW5WZXJzaW9uPjUuNC4wLjI8L0FkZEluVmVyc2lvbj48SWQ+MjJhZGM4MmQtNzRkMy00NGFhLTlkOTUtNDQ0YjhjOGIzYjBk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JhcmtlIEEsIEJhdWRld2lnIEosIFNjaG1pZHQtU2Ftb2EgQywgRGVjaGVudCBQLCBLcsO2bmVyLUhlcndpZyBCLiBOZXVyYWwgY29ycmVsYXRlcyBvZiBmZWFyIG9mIG1vdmVtZW50IGluIGhpZ2ggYW5kIGxvdyBmZWFyLWF2b2lkYW50IGNocm9uaWMgbG93IGJhY2sgcGFpbiBwYXRpZW50czogYW4gZXZlbnQtcmVsYXRlZCBmTVJJIHN0dWR5LiBQYWluIDIwMTI7MTUzKDMpOjU0MOKAkzUy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I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ZyZXluaGFnZW4gUiwgQmFyb24gUiwgR29ja2VsIFUsIFRvbGxlIFRSLiBwYWluREVURUNUOiBhIG5ldyBzY3JlZW5pbmcgcXVlc3Rpb25uYWlyZSB0byBpZGVudGlmeSBuZXVyb3BhdGhpYyBjb21wb25lbnRzIGluIHBhdGllbnRzIHdpdGggYmFjayBwYWluLiBDdXJyZW50IG1lZGljYWwgcmVzZWFyY2ggYW5kIG9waW5pb24gMjAwNjsyMigxMCk6MTkxMeKAkzIw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M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dvdWJlcnQgTCwgQ3JvbWJleiBHLCB2YW4gRGFtbWUgUywgVmxhZXllbiBKV1MsIEJpanR0ZWJpZXIgUCwgUm9lbG9mcyBKLiBDb25maXJtYXRvcnkgZmFjdG9yIGFuYWx5c2lzIG9mIHRoZSBUYW1wYSBTY2FsZSBmb3IgS2luZXNpb3Bob2JpYTogaW52YXJpYW50IHR3by1mYWN0b3IgbW9kZWwgYWNyb3NzIGxvdyBiYWNrIHBhaW4gcGF0aWVudHMgYW5kIGZpYnJvbXlhbGdpYSBwYXRpZW50cy4gVGhlIENsaW5pY2FsIGpvdXJuYWwgb2YgcGFpbiAyMDA0OzIwKDIpOjEwM+KAkzEw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Q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tvcmkgU0gsIE1pbGxlciBSLlAuLCBUb2RkIEQuRC4gS2luZXNvcGhvYmlhOiBhIG5ldyB2aWV3IG9mIGNocm9uaWMgcGFpbiBiZWhhdmlvdXIuIFBhaW4gTWFuYWdlbWVudCAxOTkwOjM14oCTNDM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NT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TGVldXcgTSwgR29vc3NlbnMgTUVKQiwgdmFuIEJyZXVrZWxlbiBHSlAsIEJvZXJzbWEgSywgVmxhZXllbiBKV1MuIE1lYXN1cmluZyBwZXJjZWl2ZWQgaGFybWZ1bG5lc3Mgb2YgcGh5c2ljYWwgYWN0aXZpdGllcyBpbiBwYXRpZW50cyB3aXRoIGNocm9uaWMgbG93IGJhY2sgcGFpbjogdGhlIFBob3RvZ3JhcGggU2VyaWVzIG9mIERhaWx5IEFjdGl2aXRpZXMtLXNob3J0IGVsZWN0cm9uaWMgdmVyc2lvbi4gVGhlIGpvdXJuYWwgb2YgcGFpbiBvZmZpY2lhbCBqb3VybmFsIG9mIHRoZSBBbWVyaWNhbiBQYWluIFNvY2lldHkgMjAwNzs4KDExKTo4NDDigJM5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Y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1laWVyIE1MLCBTdGFtcGZsaSBQLCBWcmFuYSBBLCBIdW1waHJleXMgQkssIFNlaWZyaXR6IEUsIEhvdHotQm9lbmRlcm1ha2VyIFMuIE5ldXJhbCBDb3JyZWxhdGVzIG9mIEZlYXIgb2YgTW92ZW1lbnQgaW4gUGF0aWVudHMgd2l0aCBDaHJvbmljIExvdyBCYWNrIFBhaW4gdnMuIFBhaW4tRnJlZSBJbmRpdmlkdWFscy4gRnJvbnRpZXJzIGluIGh1bWFuIG5ldXJvc2NpZW5jZSAyMDE2OzEwOjM4Ni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3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NZWllciBNTCwgU3TDpG1wZmxpIFAsIFZyYW5hIEEsIEh1bXBocmV5cyBCSywgU2VpZnJpdHogRSwgSG90ei1Cb2VuZGVybWFrZXIgUy4gRmVhciBhdm9pZGFuY2UgYmVsaWVmcyBpbiBiYWNrIHBhaW4tZnJlZSBzdWJqZWN0cyBhcmUgcmVmbGVjdGVkIGJ5IGFteWdkYWxhLWNpbmd1bGF0ZSByZXNwb25zZXMuIEZyb250aWVycyBpbiBodW1hbiBuZXVyb3NjaWVuY2UgMjAxNTs5OjQyNC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4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QZmluZ3N0ZW4gTSwgS3JvbmVyLUhlcndpZyBCLCBMZWliaW5nIEUsIEtyb25zaGFnZSBVLCBIaWxkZWJyYW5kdCBKLiBWYWxpZGF0aW9uIG9mIHRoZSBHZXJtYW4gdmVyc2lvbiBvZiB0aGUgRmVhci1Bdm9pZGFuY2UgQmVsaWVmcyBRdWVzdGlvbm5haXJlIChGQUJRKS4gRXVyb3BlYW4gam91cm5hbCBvZiBwYWluIChMb25kb24sIEVuZ2xhbmQpIDIwMDA7NCgzKToyNTnigJM2Ni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5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SdXN1IEFDLCBLcmVkZGlnIE4sIEhhbGxuZXIgRCwgSMO8bHNlYnVzY2ggSiwgSGFzZW5icmluZyBNSS4gRmVhciBvZiBtb3ZlbWVudC8oUmUpaW5qdXJ5IGluIGxvdyBiYWNrIHBhaW46IGNvbmZpcm1hdG9yeSB2YWxpZGF0aW9uIG9mIGEgR2VybWFuIHZlcnNpb24gb2YgdGhlIFRhbXBhIFNjYWxlIGZvciBLaW5lc2lvcGhvYmlhLiBCTUMgbXVzY3Vsb3NrZWxldGFsIGRpc29yZGVycyAyMDE0OzE1OjI4MC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xMD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VGthY2h1ayBHQSwgSGFycmlzIENBLiBQc3ljaG9tZXRyaWMgcHJvcGVydGllcyBvZiB0aGUgVGFtcGEgU2NhbGUgZm9yIEtpbmVzaW9waG9iaWEtMTEgKFRTSy0xMSkuIFRoZSBqb3VybmFsIG9mIHBhaW4gb2ZmaWNpYWwgam91cm5hbCBvZiB0aGUgQW1lcmljYW4gUGFpbiBTb2NpZXR5IDIwMTI7MTMoMTApOjk3MOKAkzc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T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ZsYWV5ZW4gSlcsIEtvbGUtU25pamRlcnMgQU0sIEJvZXJlbiBSRywgdmFuIEVlayBILiBGZWFyIG9mIG1vdmVtZW50LyhyZSlpbmp1cnkgaW4gY2hyb25pYyBsb3cgYmFjayBwYWluIGFuZCBpdHMgcmVsYXRpb24gdG8gYmVoYXZpb3JhbCBwZXJmb3JtYW5jZS4gUGFpbiAxOTk1OzYyKDMpOjM2M+KAkzcy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V2FkZGVsbCBHLCBOZXd0b24gTSwgSGVuZGVyc29uIEksIFNvbWVydmlsbGUgRCwgTWFpbiBDSi4gQSBGZWFyLUF2b2lkYW5jZSBCZWxpZWZzIFF1ZXN0aW9ubmFpcmUgKEZBQlEpIGFuZCB0aGUgcm9sZSBvZiBmZWFyLWF2b2lkYW5jZSBiZWxpZWZzIGluIGNocm9uaWMgbG93IGJhY2sgcGFpbiBhbmQgZGlzYWJpbGl0eS4gUGFpbiAxOTkzOzUyKDIpOjE1N+KAkzY4LjwvVGV4dD48L1RleHRVbml0PjwvVGV4dFVuaXRzPjwvQ2l0YXRpb24+PC9DaXRhdGlvbnM+PC9CaWJsaW9ncmFwaHlDaXRhdGlvbj48L0JpYmxpb2dyYXBoeT4=</w:instrText>
      </w:r>
      <w:r w:rsidRPr="00993C6A">
        <w:rPr>
          <w:rFonts w:ascii="Times New Roman" w:hAnsi="Times New Roman" w:cs="Times New Roman"/>
          <w:lang w:val="en-US"/>
        </w:rPr>
        <w:fldChar w:fldCharType="separate"/>
      </w:r>
      <w:bookmarkStart w:id="11" w:name="_CTVBIBLIOGRAPHY1"/>
      <w:bookmarkEnd w:id="11"/>
      <w:r w:rsidR="00C519DB" w:rsidRPr="00993C6A">
        <w:rPr>
          <w:rFonts w:ascii="Times New Roman" w:hAnsi="Times New Roman" w:cs="Times New Roman"/>
          <w:color w:val="auto"/>
          <w:lang w:val="en-US"/>
        </w:rPr>
        <w:t>References</w:t>
      </w:r>
    </w:p>
    <w:p w14:paraId="20E05458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1]</w:t>
      </w:r>
      <w:r w:rsidRPr="00993C6A">
        <w:rPr>
          <w:rFonts w:ascii="Times New Roman" w:hAnsi="Times New Roman" w:cs="Times New Roman"/>
          <w:lang w:val="en-US"/>
        </w:rPr>
        <w:tab/>
      </w:r>
      <w:bookmarkStart w:id="12" w:name="_CTVL001d3fa279464184683a202587ca73b6da8"/>
      <w:r w:rsidRPr="00993C6A">
        <w:rPr>
          <w:rFonts w:ascii="Times New Roman" w:hAnsi="Times New Roman" w:cs="Times New Roman"/>
          <w:lang w:val="en-US"/>
        </w:rPr>
        <w:t>Barke A, Baudewig J, Schmidt-Samoa C, Dechent P, Kröner-Herwig B. Neural correlates of fear of movement in high and low fear-avoidant chronic low back pain patients: an event-related fMRI study. Pain 2012;153(3):540–52.</w:t>
      </w:r>
    </w:p>
    <w:bookmarkEnd w:id="12"/>
    <w:p w14:paraId="446D9AA1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2]</w:t>
      </w:r>
      <w:r w:rsidRPr="00993C6A">
        <w:rPr>
          <w:rFonts w:ascii="Times New Roman" w:hAnsi="Times New Roman" w:cs="Times New Roman"/>
          <w:lang w:val="en-US"/>
        </w:rPr>
        <w:tab/>
      </w:r>
      <w:bookmarkStart w:id="13" w:name="_CTVL0017d91521c371a476881f9d8a79469713a"/>
      <w:r w:rsidRPr="00993C6A">
        <w:rPr>
          <w:rFonts w:ascii="Times New Roman" w:hAnsi="Times New Roman" w:cs="Times New Roman"/>
          <w:lang w:val="en-US"/>
        </w:rPr>
        <w:t>Freynhagen R, Baron R, Gockel U, Tolle TR. painDETECT: a new screening questionnaire to identify neuropathic components in patients with back pain. Current medical research and opinion 2006;22(10):1911–20.</w:t>
      </w:r>
    </w:p>
    <w:bookmarkEnd w:id="13"/>
    <w:p w14:paraId="46786D82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3]</w:t>
      </w:r>
      <w:r w:rsidRPr="00993C6A">
        <w:rPr>
          <w:rFonts w:ascii="Times New Roman" w:hAnsi="Times New Roman" w:cs="Times New Roman"/>
          <w:lang w:val="en-US"/>
        </w:rPr>
        <w:tab/>
      </w:r>
      <w:bookmarkStart w:id="14" w:name="_CTVL0018b4b2a94eec749a381f13a0a74a4e44a"/>
      <w:r w:rsidRPr="00993C6A">
        <w:rPr>
          <w:rFonts w:ascii="Times New Roman" w:hAnsi="Times New Roman" w:cs="Times New Roman"/>
          <w:lang w:val="en-US"/>
        </w:rPr>
        <w:t>Goubert L, Crombez G, van Damme S, Vlaeyen JWS, Bijttebier P, Roelofs J. Confirmatory factor analysis of the Tampa Scale for Kinesiophobia: invariant two-factor model across low back pain patients and fibromyalgia patients. The Clinical journal of pain 2004;20(2):103–10.</w:t>
      </w:r>
    </w:p>
    <w:bookmarkEnd w:id="14"/>
    <w:p w14:paraId="070F2DBE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4]</w:t>
      </w:r>
      <w:r w:rsidRPr="00993C6A">
        <w:rPr>
          <w:rFonts w:ascii="Times New Roman" w:hAnsi="Times New Roman" w:cs="Times New Roman"/>
          <w:lang w:val="en-US"/>
        </w:rPr>
        <w:tab/>
      </w:r>
      <w:bookmarkStart w:id="15" w:name="_CTVL001264f1f9d606c412c9ff4577b2a903008"/>
      <w:r w:rsidRPr="00993C6A">
        <w:rPr>
          <w:rFonts w:ascii="Times New Roman" w:hAnsi="Times New Roman" w:cs="Times New Roman"/>
          <w:lang w:val="en-US"/>
        </w:rPr>
        <w:t>Kori SH, Miller R.P., Todd D.D. Kinesophobia: a new view of chronic pain behaviour. Pain Management 1990:35–43.</w:t>
      </w:r>
    </w:p>
    <w:bookmarkEnd w:id="15"/>
    <w:p w14:paraId="5BC6781D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5]</w:t>
      </w:r>
      <w:r w:rsidRPr="00993C6A">
        <w:rPr>
          <w:rFonts w:ascii="Times New Roman" w:hAnsi="Times New Roman" w:cs="Times New Roman"/>
          <w:lang w:val="en-US"/>
        </w:rPr>
        <w:tab/>
      </w:r>
      <w:bookmarkStart w:id="16" w:name="_CTVL00182bf08f509d64597a849a6f9b3770434"/>
      <w:r w:rsidRPr="00993C6A">
        <w:rPr>
          <w:rFonts w:ascii="Times New Roman" w:hAnsi="Times New Roman" w:cs="Times New Roman"/>
          <w:lang w:val="en-US"/>
        </w:rPr>
        <w:t>Leeuw M, Goossens MEJB, van Breukelen GJP, Boersma K, Vlaeyen JWS. Measuring perceived harmfulness of physical activities in patients with chronic low back pain: the Photograph Series of Daily Activities--short electronic version. The journal of pain official journal of the American Pain Society 2007;8(11):840–9.</w:t>
      </w:r>
    </w:p>
    <w:bookmarkEnd w:id="16"/>
    <w:p w14:paraId="7B54A4A0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6]</w:t>
      </w:r>
      <w:r w:rsidRPr="00993C6A">
        <w:rPr>
          <w:rFonts w:ascii="Times New Roman" w:hAnsi="Times New Roman" w:cs="Times New Roman"/>
          <w:lang w:val="en-US"/>
        </w:rPr>
        <w:tab/>
      </w:r>
      <w:bookmarkStart w:id="17" w:name="_CTVL00179b5797e756f4363b9bb7e1a6a6da9dd"/>
      <w:r w:rsidRPr="00993C6A">
        <w:rPr>
          <w:rFonts w:ascii="Times New Roman" w:hAnsi="Times New Roman" w:cs="Times New Roman"/>
          <w:lang w:val="en-US"/>
        </w:rPr>
        <w:t>Meier ML, Stampfli P, Vrana A, Humphreys BK, Seifritz E, Hotz-Boendermaker S. Neural Correlates of Fear of Movement in Patients with Chronic Low Back Pain vs. Pain-Free Individuals. Frontiers in human neuroscience 2016;10:386.</w:t>
      </w:r>
    </w:p>
    <w:bookmarkEnd w:id="17"/>
    <w:p w14:paraId="037C9FA4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7]</w:t>
      </w:r>
      <w:r w:rsidRPr="00993C6A">
        <w:rPr>
          <w:rFonts w:ascii="Times New Roman" w:hAnsi="Times New Roman" w:cs="Times New Roman"/>
          <w:lang w:val="en-US"/>
        </w:rPr>
        <w:tab/>
      </w:r>
      <w:bookmarkStart w:id="18" w:name="_CTVL001a8481d34bf39475aad5d24de947330ac"/>
      <w:r w:rsidRPr="00993C6A">
        <w:rPr>
          <w:rFonts w:ascii="Times New Roman" w:hAnsi="Times New Roman" w:cs="Times New Roman"/>
          <w:lang w:val="en-US"/>
        </w:rPr>
        <w:t>Meier ML, Stämpfli P, Vrana A, Humphreys BK, Seifritz E, Hotz-Boendermaker S. Fear avoidance beliefs in back pain-free subjects are reflected by amygdala-cingulate responses. Frontiers in human neuroscience 2015;9:424.</w:t>
      </w:r>
    </w:p>
    <w:bookmarkEnd w:id="18"/>
    <w:p w14:paraId="3699DC4E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8]</w:t>
      </w:r>
      <w:r w:rsidRPr="00993C6A">
        <w:rPr>
          <w:rFonts w:ascii="Times New Roman" w:hAnsi="Times New Roman" w:cs="Times New Roman"/>
          <w:lang w:val="en-US"/>
        </w:rPr>
        <w:tab/>
      </w:r>
      <w:bookmarkStart w:id="19" w:name="_CTVL0016b03f726f3eb46099a926cc4273a4af7"/>
      <w:r w:rsidRPr="00993C6A">
        <w:rPr>
          <w:rFonts w:ascii="Times New Roman" w:hAnsi="Times New Roman" w:cs="Times New Roman"/>
          <w:lang w:val="en-US"/>
        </w:rPr>
        <w:t>Pfingsten M, Kroner-Herwig B, Leibing E, Kronshage U, Hildebrandt J. Validation of the German version of the Fear-Avoidance Beliefs Questionnaire (FABQ). European journal of pain (London, England) 2000;4(3):259–66.</w:t>
      </w:r>
    </w:p>
    <w:bookmarkEnd w:id="19"/>
    <w:p w14:paraId="4D9F631A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9]</w:t>
      </w:r>
      <w:r w:rsidRPr="00993C6A">
        <w:rPr>
          <w:rFonts w:ascii="Times New Roman" w:hAnsi="Times New Roman" w:cs="Times New Roman"/>
          <w:lang w:val="en-US"/>
        </w:rPr>
        <w:tab/>
      </w:r>
      <w:bookmarkStart w:id="20" w:name="_CTVL001abcd05465a194050908d8f138e9747e9"/>
      <w:r w:rsidRPr="00993C6A">
        <w:rPr>
          <w:rFonts w:ascii="Times New Roman" w:hAnsi="Times New Roman" w:cs="Times New Roman"/>
          <w:lang w:val="en-US"/>
        </w:rPr>
        <w:t>Rusu AC, Kreddig N, Hallner D, Hülsebusch J, Hasenbring MI. Fear of movement/(Re)injury in low back pain: confirmatory validation of a German version of the Tampa Scale for Kinesiophobia. BMC musculoskeletal disorders 2014;15:280.</w:t>
      </w:r>
    </w:p>
    <w:bookmarkEnd w:id="20"/>
    <w:p w14:paraId="4FC9FA6B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10]</w:t>
      </w:r>
      <w:r w:rsidRPr="00993C6A">
        <w:rPr>
          <w:rFonts w:ascii="Times New Roman" w:hAnsi="Times New Roman" w:cs="Times New Roman"/>
          <w:lang w:val="en-US"/>
        </w:rPr>
        <w:tab/>
      </w:r>
      <w:bookmarkStart w:id="21" w:name="_CTVL00148ed349f2f364eb1a41b86bd06baa88f"/>
      <w:r w:rsidRPr="00993C6A">
        <w:rPr>
          <w:rFonts w:ascii="Times New Roman" w:hAnsi="Times New Roman" w:cs="Times New Roman"/>
          <w:lang w:val="en-US"/>
        </w:rPr>
        <w:t>Tkachuk GA, Harris CA. Psychometric properties of the Tampa Scale for Kinesiophobia-11 (TSK-11). The journal of pain official journal of the American Pain Society 2012;13(10):970–7.</w:t>
      </w:r>
    </w:p>
    <w:bookmarkEnd w:id="21"/>
    <w:p w14:paraId="5C7F8AEE" w14:textId="77777777" w:rsidR="00C519DB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11]</w:t>
      </w:r>
      <w:r w:rsidRPr="00993C6A">
        <w:rPr>
          <w:rFonts w:ascii="Times New Roman" w:hAnsi="Times New Roman" w:cs="Times New Roman"/>
          <w:lang w:val="en-US"/>
        </w:rPr>
        <w:tab/>
      </w:r>
      <w:bookmarkStart w:id="22" w:name="_CTVL001c95cc76de54d4482b86016813cb98e77"/>
      <w:r w:rsidRPr="00993C6A">
        <w:rPr>
          <w:rFonts w:ascii="Times New Roman" w:hAnsi="Times New Roman" w:cs="Times New Roman"/>
          <w:lang w:val="en-US"/>
        </w:rPr>
        <w:t>Vlaeyen JW, Kole-Snijders AM, Boeren RG, van Eek H. Fear of movement/(re)injury in chronic low back pain and its relation to behavioral performance. Pain 1995;62(3):363–72.</w:t>
      </w:r>
    </w:p>
    <w:bookmarkEnd w:id="22"/>
    <w:p w14:paraId="51F3A8D3" w14:textId="62ED7920" w:rsidR="006C1B78" w:rsidRPr="00993C6A" w:rsidRDefault="00C519DB" w:rsidP="00C519DB">
      <w:pPr>
        <w:pStyle w:val="CitaviBibliographyEntry"/>
        <w:rPr>
          <w:rFonts w:ascii="Times New Roman" w:hAnsi="Times New Roman" w:cs="Times New Roman"/>
          <w:lang w:val="en-US"/>
        </w:rPr>
      </w:pPr>
      <w:r w:rsidRPr="00993C6A">
        <w:rPr>
          <w:rFonts w:ascii="Times New Roman" w:hAnsi="Times New Roman" w:cs="Times New Roman"/>
          <w:lang w:val="en-US"/>
        </w:rPr>
        <w:t>[12]</w:t>
      </w:r>
      <w:r w:rsidRPr="00993C6A">
        <w:rPr>
          <w:rFonts w:ascii="Times New Roman" w:hAnsi="Times New Roman" w:cs="Times New Roman"/>
          <w:lang w:val="en-US"/>
        </w:rPr>
        <w:tab/>
      </w:r>
      <w:bookmarkStart w:id="23" w:name="_CTVL001a382f7a3033c404dae4e45729e2a0f02"/>
      <w:r w:rsidRPr="00993C6A">
        <w:rPr>
          <w:rFonts w:ascii="Times New Roman" w:hAnsi="Times New Roman" w:cs="Times New Roman"/>
          <w:lang w:val="en-US"/>
        </w:rPr>
        <w:t>Waddell G, Newton M, Henderson I, Somerville D, Main CJ. A Fear-Avoidance Beliefs Questionnaire (FABQ) and the role of fear-avoidance beliefs in chronic low back pain and disability. Pain 1993;52(2):157–68.</w:t>
      </w:r>
      <w:bookmarkEnd w:id="23"/>
      <w:r w:rsidR="006C1B78" w:rsidRPr="00993C6A">
        <w:rPr>
          <w:rFonts w:ascii="Times New Roman" w:hAnsi="Times New Roman" w:cs="Times New Roman"/>
          <w:lang w:val="en-US"/>
        </w:rPr>
        <w:fldChar w:fldCharType="end"/>
      </w:r>
    </w:p>
    <w:sectPr w:rsidR="006C1B78" w:rsidRPr="00993C6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D23BB"/>
    <w:rsid w:val="000065F5"/>
    <w:rsid w:val="000153ED"/>
    <w:rsid w:val="0003071E"/>
    <w:rsid w:val="000526F7"/>
    <w:rsid w:val="00057909"/>
    <w:rsid w:val="00071CE9"/>
    <w:rsid w:val="00084433"/>
    <w:rsid w:val="000C0CCC"/>
    <w:rsid w:val="000C45B2"/>
    <w:rsid w:val="000E1131"/>
    <w:rsid w:val="000E7BD1"/>
    <w:rsid w:val="000F124E"/>
    <w:rsid w:val="000F5CB7"/>
    <w:rsid w:val="0010608E"/>
    <w:rsid w:val="001315D7"/>
    <w:rsid w:val="00131B90"/>
    <w:rsid w:val="00137866"/>
    <w:rsid w:val="00147D89"/>
    <w:rsid w:val="001565C9"/>
    <w:rsid w:val="001628F7"/>
    <w:rsid w:val="00197034"/>
    <w:rsid w:val="001A11A6"/>
    <w:rsid w:val="001B1D77"/>
    <w:rsid w:val="001C0077"/>
    <w:rsid w:val="001C651E"/>
    <w:rsid w:val="001C6897"/>
    <w:rsid w:val="001D7277"/>
    <w:rsid w:val="001F47A4"/>
    <w:rsid w:val="001F588B"/>
    <w:rsid w:val="00206290"/>
    <w:rsid w:val="00207047"/>
    <w:rsid w:val="00256BC8"/>
    <w:rsid w:val="00257E07"/>
    <w:rsid w:val="00272A0E"/>
    <w:rsid w:val="00292479"/>
    <w:rsid w:val="00296235"/>
    <w:rsid w:val="00301BC3"/>
    <w:rsid w:val="003318E8"/>
    <w:rsid w:val="00333737"/>
    <w:rsid w:val="00353E79"/>
    <w:rsid w:val="00361F92"/>
    <w:rsid w:val="00366576"/>
    <w:rsid w:val="00393165"/>
    <w:rsid w:val="00393EFD"/>
    <w:rsid w:val="00394018"/>
    <w:rsid w:val="003B6FE9"/>
    <w:rsid w:val="003D5200"/>
    <w:rsid w:val="003D643F"/>
    <w:rsid w:val="003F670C"/>
    <w:rsid w:val="004038E1"/>
    <w:rsid w:val="00424E38"/>
    <w:rsid w:val="004568FD"/>
    <w:rsid w:val="004572F6"/>
    <w:rsid w:val="00473E01"/>
    <w:rsid w:val="00485C01"/>
    <w:rsid w:val="004909E6"/>
    <w:rsid w:val="004B2852"/>
    <w:rsid w:val="004B3008"/>
    <w:rsid w:val="004B36BB"/>
    <w:rsid w:val="004B6922"/>
    <w:rsid w:val="004C70D9"/>
    <w:rsid w:val="004D20EC"/>
    <w:rsid w:val="004D7B74"/>
    <w:rsid w:val="004E051B"/>
    <w:rsid w:val="004F452D"/>
    <w:rsid w:val="00500BA4"/>
    <w:rsid w:val="00512109"/>
    <w:rsid w:val="00517E27"/>
    <w:rsid w:val="0052168D"/>
    <w:rsid w:val="005349BC"/>
    <w:rsid w:val="005747AE"/>
    <w:rsid w:val="005836F8"/>
    <w:rsid w:val="00583F0D"/>
    <w:rsid w:val="005B3B0C"/>
    <w:rsid w:val="005C071E"/>
    <w:rsid w:val="005C27BD"/>
    <w:rsid w:val="005C47E8"/>
    <w:rsid w:val="006005B2"/>
    <w:rsid w:val="0060755B"/>
    <w:rsid w:val="006101A9"/>
    <w:rsid w:val="00614510"/>
    <w:rsid w:val="00614971"/>
    <w:rsid w:val="00617C8F"/>
    <w:rsid w:val="00635304"/>
    <w:rsid w:val="00650611"/>
    <w:rsid w:val="006A7320"/>
    <w:rsid w:val="006C1B78"/>
    <w:rsid w:val="006C6A64"/>
    <w:rsid w:val="006D4EB8"/>
    <w:rsid w:val="006D6E21"/>
    <w:rsid w:val="006F5856"/>
    <w:rsid w:val="00703B7F"/>
    <w:rsid w:val="00721F06"/>
    <w:rsid w:val="00735BE8"/>
    <w:rsid w:val="007400C4"/>
    <w:rsid w:val="00750F7C"/>
    <w:rsid w:val="00756176"/>
    <w:rsid w:val="007652EE"/>
    <w:rsid w:val="00776FEC"/>
    <w:rsid w:val="00780297"/>
    <w:rsid w:val="007A1D9F"/>
    <w:rsid w:val="007D0819"/>
    <w:rsid w:val="007F4C12"/>
    <w:rsid w:val="007F5CC5"/>
    <w:rsid w:val="008104F0"/>
    <w:rsid w:val="00825706"/>
    <w:rsid w:val="00826087"/>
    <w:rsid w:val="00857265"/>
    <w:rsid w:val="00873A3B"/>
    <w:rsid w:val="0088405C"/>
    <w:rsid w:val="008A1BDD"/>
    <w:rsid w:val="008B05FC"/>
    <w:rsid w:val="008D3B73"/>
    <w:rsid w:val="008E2F73"/>
    <w:rsid w:val="0090307A"/>
    <w:rsid w:val="00924FBD"/>
    <w:rsid w:val="0092533E"/>
    <w:rsid w:val="00961FEE"/>
    <w:rsid w:val="00970ABD"/>
    <w:rsid w:val="00972BD2"/>
    <w:rsid w:val="0098182B"/>
    <w:rsid w:val="0098621F"/>
    <w:rsid w:val="00993C6A"/>
    <w:rsid w:val="00996CA0"/>
    <w:rsid w:val="009B2C60"/>
    <w:rsid w:val="009C65D2"/>
    <w:rsid w:val="00A11996"/>
    <w:rsid w:val="00A20E22"/>
    <w:rsid w:val="00A30337"/>
    <w:rsid w:val="00A504A7"/>
    <w:rsid w:val="00A53889"/>
    <w:rsid w:val="00A56719"/>
    <w:rsid w:val="00A610AE"/>
    <w:rsid w:val="00A87F62"/>
    <w:rsid w:val="00A96890"/>
    <w:rsid w:val="00AA1B9A"/>
    <w:rsid w:val="00AE4368"/>
    <w:rsid w:val="00B02BF7"/>
    <w:rsid w:val="00B07C73"/>
    <w:rsid w:val="00B101BF"/>
    <w:rsid w:val="00B14C48"/>
    <w:rsid w:val="00B16E95"/>
    <w:rsid w:val="00B25D54"/>
    <w:rsid w:val="00B27A22"/>
    <w:rsid w:val="00B4477A"/>
    <w:rsid w:val="00B45CE5"/>
    <w:rsid w:val="00B537C8"/>
    <w:rsid w:val="00B66401"/>
    <w:rsid w:val="00B767A0"/>
    <w:rsid w:val="00B82246"/>
    <w:rsid w:val="00BA513E"/>
    <w:rsid w:val="00BB309E"/>
    <w:rsid w:val="00BC3551"/>
    <w:rsid w:val="00BC4D59"/>
    <w:rsid w:val="00BD255D"/>
    <w:rsid w:val="00BE1BDE"/>
    <w:rsid w:val="00BE2031"/>
    <w:rsid w:val="00BF337E"/>
    <w:rsid w:val="00C02531"/>
    <w:rsid w:val="00C21BB9"/>
    <w:rsid w:val="00C314AD"/>
    <w:rsid w:val="00C43EEE"/>
    <w:rsid w:val="00C44F56"/>
    <w:rsid w:val="00C519DB"/>
    <w:rsid w:val="00C620CA"/>
    <w:rsid w:val="00CD23BB"/>
    <w:rsid w:val="00D026EF"/>
    <w:rsid w:val="00D12762"/>
    <w:rsid w:val="00D13965"/>
    <w:rsid w:val="00D174C9"/>
    <w:rsid w:val="00D410F5"/>
    <w:rsid w:val="00D44F49"/>
    <w:rsid w:val="00D46121"/>
    <w:rsid w:val="00DC48A2"/>
    <w:rsid w:val="00DC75C7"/>
    <w:rsid w:val="00DD0806"/>
    <w:rsid w:val="00E07BA8"/>
    <w:rsid w:val="00E3284D"/>
    <w:rsid w:val="00EB17EF"/>
    <w:rsid w:val="00EC1C9F"/>
    <w:rsid w:val="00EE0BED"/>
    <w:rsid w:val="00F053F6"/>
    <w:rsid w:val="00F67E0A"/>
    <w:rsid w:val="00FA029B"/>
    <w:rsid w:val="00FA405F"/>
    <w:rsid w:val="00FA7724"/>
    <w:rsid w:val="00FB211D"/>
    <w:rsid w:val="00FD7CAD"/>
    <w:rsid w:val="00FE09C4"/>
    <w:rsid w:val="00FE4816"/>
    <w:rsid w:val="00FE7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2545B5"/>
  <w15:docId w15:val="{4F762BD6-5F38-4D22-A745-A734B39B5E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D23BB"/>
    <w:pPr>
      <w:spacing w:after="200" w:line="276" w:lineRule="auto"/>
    </w:pPr>
    <w:rPr>
      <w:lang w:val="de-CH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1B7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747AE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A51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513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513E"/>
    <w:rPr>
      <w:sz w:val="20"/>
      <w:szCs w:val="20"/>
      <w:lang w:val="de-C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51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513E"/>
    <w:rPr>
      <w:b/>
      <w:bCs/>
      <w:sz w:val="20"/>
      <w:szCs w:val="20"/>
      <w:lang w:val="de-CH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51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513E"/>
    <w:rPr>
      <w:rFonts w:ascii="Tahoma" w:hAnsi="Tahoma" w:cs="Tahoma"/>
      <w:sz w:val="16"/>
      <w:szCs w:val="16"/>
      <w:lang w:val="de-CH"/>
    </w:rPr>
  </w:style>
  <w:style w:type="paragraph" w:customStyle="1" w:styleId="CitaviBibliographyEntry">
    <w:name w:val="Citavi Bibliography Entry"/>
    <w:basedOn w:val="Normal"/>
    <w:link w:val="CitaviBibliographyEntryZchn"/>
    <w:rsid w:val="006C1B78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6C1B78"/>
    <w:rPr>
      <w:lang w:val="de-CH"/>
    </w:rPr>
  </w:style>
  <w:style w:type="paragraph" w:customStyle="1" w:styleId="CitaviBibliographyHeading">
    <w:name w:val="Citavi Bibliography Heading"/>
    <w:basedOn w:val="Heading1"/>
    <w:link w:val="CitaviBibliographyHeadingZchn"/>
    <w:rsid w:val="006C1B78"/>
  </w:style>
  <w:style w:type="character" w:customStyle="1" w:styleId="CitaviBibliographyHeadingZchn">
    <w:name w:val="Citavi Bibliography Heading Zchn"/>
    <w:basedOn w:val="DefaultParagraphFont"/>
    <w:link w:val="CitaviBibliographyHeading"/>
    <w:rsid w:val="006C1B7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CH"/>
    </w:rPr>
  </w:style>
  <w:style w:type="character" w:customStyle="1" w:styleId="Heading1Char">
    <w:name w:val="Heading 1 Char"/>
    <w:basedOn w:val="DefaultParagraphFont"/>
    <w:link w:val="Heading1"/>
    <w:uiPriority w:val="9"/>
    <w:rsid w:val="006C1B7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254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2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416572">
          <w:marLeft w:val="0"/>
          <w:marRight w:val="0"/>
          <w:marTop w:val="27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265973">
          <w:marLeft w:val="0"/>
          <w:marRight w:val="0"/>
          <w:marTop w:val="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2E4F91-EECC-45FD-A2A5-66A3102851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584</Words>
  <Characters>66032</Characters>
  <Application>Microsoft Office Word</Application>
  <DocSecurity>4</DocSecurity>
  <Lines>550</Lines>
  <Paragraphs>1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 Zürich</Company>
  <LinksUpToDate>false</LinksUpToDate>
  <CharactersWithSpaces>774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llahad</dc:creator>
  <cp:lastModifiedBy>Kiniry, Jennie</cp:lastModifiedBy>
  <cp:revision>2</cp:revision>
  <dcterms:created xsi:type="dcterms:W3CDTF">2017-03-22T16:07:00Z</dcterms:created>
  <dcterms:modified xsi:type="dcterms:W3CDTF">2017-03-22T1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1cbeb496-975b-4f4a-9a45-927604f57033</vt:lpwstr>
  </property>
  <property fmtid="{D5CDD505-2E9C-101B-9397-08002B2CF9AE}" pid="3" name="CitaviDocumentProperty_6">
    <vt:lpwstr>True</vt:lpwstr>
  </property>
  <property fmtid="{D5CDD505-2E9C-101B-9397-08002B2CF9AE}" pid="4" name="CitaviDocumentProperty_8">
    <vt:lpwstr>C:\Users\Gallahad\Documents\Citavi 5\Projects\Paper Impact FMOV PAIN\Paper Impact FMOV PAIN.ctv5</vt:lpwstr>
  </property>
  <property fmtid="{D5CDD505-2E9C-101B-9397-08002B2CF9AE}" pid="5" name="CitaviDocumentProperty_7">
    <vt:lpwstr>Paper Impact FMOV PAIN</vt:lpwstr>
  </property>
  <property fmtid="{D5CDD505-2E9C-101B-9397-08002B2CF9AE}" pid="6" name="CitaviDocumentProperty_1">
    <vt:lpwstr>5.4.0.2</vt:lpwstr>
  </property>
</Properties>
</file>